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Burns, Centers for the Disease Control (CDC), and </w:t>
      </w:r>
      <w:r w:rsidRPr="00EA623D">
        <w:t>May D. Wang</w:t>
      </w:r>
      <w:r>
        <w:t xml:space="preserve">, </w:t>
      </w:r>
      <w:r>
        <w:rPr>
          <w:rStyle w:val="MemberType"/>
        </w:rPr>
        <w:t>Senior Member, IEEE</w:t>
      </w:r>
    </w:p>
    <w:p w:rsidR="00C2692F" w:rsidRDefault="00C2692F" w:rsidP="000066F1">
      <w:pPr>
        <w:pStyle w:val="Abstract"/>
        <w:spacing w:before="0"/>
      </w:pPr>
      <w:r>
        <w:rPr>
          <w:i/>
          <w:iCs/>
        </w:rPr>
        <w:t>Abstract</w:t>
      </w:r>
      <w:r>
        <w:t>—</w:t>
      </w:r>
      <w:r w:rsidRPr="00B32A40">
        <w:t xml:space="preserve"> </w:t>
      </w:r>
      <w:r w:rsidR="00F01750">
        <w:t>Multiple cause of death data provides a valuable source of information that can be used to enhance health standards by pre</w:t>
      </w:r>
      <w:r w:rsidR="00546F2D">
        <w:t xml:space="preserve">dicting health related trajectories </w:t>
      </w:r>
      <w:r w:rsidR="00150624">
        <w:t>in societies with large populations. These data are often available in large quantities across U.S. states and require Big Data techniques to uncover complex patterns that are hidden in them. We design two different classes of models suitable for large-scale analysis of mortality data, a Hadoop 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150624">
        <w:t>recurrent neural network</w:t>
      </w:r>
      <w:r w:rsidR="00CC4057">
        <w:t>s paradigm.</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rsidR="00C2692F" w:rsidRDefault="00C2692F" w:rsidP="00C2692F">
      <w:pPr>
        <w:pStyle w:val="Heading1"/>
        <w:spacing w:before="120" w:after="120"/>
      </w:pPr>
      <w:r>
        <w:t>I</w:t>
      </w:r>
      <w:r>
        <w:rPr>
          <w:sz w:val="16"/>
          <w:szCs w:val="16"/>
        </w:rPr>
        <w:t>NTRODUCTION</w:t>
      </w:r>
    </w:p>
    <w:p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that remains to be extensively explored</w:t>
      </w:r>
      <w:r w:rsidR="00C92278">
        <w:t xml:space="preserve">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 xml:space="preserve">here has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 xml:space="preserve">to identify problems with the process of coding/recording cause of 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2408F5">
        <w:t>,</w:t>
      </w:r>
      <w:r w:rsidR="008D7ABF">
        <w:t xml:space="preserve"> and can be potential</w:t>
      </w:r>
      <w:r w:rsidR="002408F5">
        <w:t>ly</w:t>
      </w:r>
      <w:r w:rsidR="008D7ABF">
        <w:t xml:space="preserve"> used in</w:t>
      </w:r>
      <w:r w:rsidR="004C0679">
        <w:t xml:space="preserve"> analysis of</w:t>
      </w:r>
      <w:r w:rsidR="008D7ABF">
        <w:t xml:space="preserve"> </w:t>
      </w:r>
      <w:r>
        <w:t>disease diffusion for control</w:t>
      </w:r>
      <w:r w:rsidR="002408F5">
        <w:t xml:space="preserve">ling plague and other epidemics </w:t>
      </w:r>
      <w:r w:rsidR="00184CBD">
        <w:t>as well as providing</w:t>
      </w:r>
      <w:r>
        <w:t xml:space="preserve"> </w:t>
      </w:r>
      <w:r w:rsidR="00184CBD">
        <w:t xml:space="preserve">a </w:t>
      </w:r>
      <w:r>
        <w:t xml:space="preserve">better understanding of multi-morbid associations between conditions leading to death,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ortality multiple-</w:t>
      </w:r>
      <w:proofErr w:type="gramStart"/>
      <w:r>
        <w:t>cause</w:t>
      </w:r>
      <w:proofErr w:type="gramEnd"/>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rsidR="001D0236" w:rsidRDefault="001D0236" w:rsidP="00316BF5">
      <w:pPr>
        <w:pStyle w:val="BodyText"/>
      </w:pPr>
      <w:r>
        <w:t>Despite the importance of the subject, only a handful of researches have so far conducted studies in which the</w:t>
      </w:r>
      <w:r w:rsidR="00131D00">
        <w:t>y</w:t>
      </w:r>
      <w:r>
        <w:t xml:space="preserve"> sought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w:t>
      </w:r>
      <w:r>
        <w:lastRenderedPageBreak/>
        <w:t xml:space="preserve">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rsidR="001D0236" w:rsidRDefault="001D0236" w:rsidP="001D0236">
      <w:pPr>
        <w:pStyle w:val="BodyText"/>
      </w:pPr>
    </w:p>
    <w:p w:rsidR="00C2692F" w:rsidRDefault="001D0236" w:rsidP="00C2692F">
      <w:pPr>
        <w:pStyle w:val="Heading1"/>
        <w:spacing w:before="120" w:after="120"/>
      </w:pPr>
      <w:r>
        <w:t>Materials and Methods</w:t>
      </w:r>
    </w:p>
    <w:p w:rsidR="001D0236" w:rsidRDefault="001D0236" w:rsidP="001D0236">
      <w:pPr>
        <w:pStyle w:val="Heading2"/>
        <w:keepLines/>
        <w:tabs>
          <w:tab w:val="num" w:pos="360"/>
        </w:tabs>
        <w:autoSpaceDE/>
        <w:autoSpaceDN/>
        <w:ind w:left="288" w:hanging="288"/>
      </w:pPr>
      <w:r>
        <w:t>Data source</w:t>
      </w:r>
    </w:p>
    <w:p w:rsidR="00692B96" w:rsidRDefault="00692B96" w:rsidP="0072340F">
      <w:pPr>
        <w:pStyle w:val="BodyText"/>
      </w:pPr>
      <w:r>
        <w:t xml:space="preserve">Civil registration systems collect death information </w:t>
      </w:r>
      <w:r>
        <w:t>from</w:t>
      </w:r>
      <w:r>
        <w:t xml:space="preserve"> </w:t>
      </w:r>
      <w:r>
        <w:t>deceased persons</w:t>
      </w:r>
      <w:r>
        <w:t xml:space="preserve"> in form of death certificate</w:t>
      </w:r>
      <w:r>
        <w:t>s</w:t>
      </w:r>
      <w:r>
        <w:t xml:space="preserve">, </w:t>
      </w:r>
      <w:r>
        <w:t xml:space="preserve">based on a </w:t>
      </w:r>
      <w:r>
        <w:t xml:space="preserve">standard format </w:t>
      </w:r>
      <w:r>
        <w:t xml:space="preserve">that is </w:t>
      </w:r>
      <w:r>
        <w:t xml:space="preserve">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66A33">
        <w:t>,</w:t>
      </w:r>
      <w:r>
        <w:t xml:space="preserve"> </w:t>
      </w:r>
      <w:r w:rsidR="00866A33">
        <w:t>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rsidR="001D0236" w:rsidRDefault="009570C0" w:rsidP="003D6FB4">
      <w:pPr>
        <w:pStyle w:val="BodyText"/>
      </w:pPr>
      <w:r>
        <w:rPr>
          <w:noProof/>
        </w:rPr>
        <mc:AlternateContent>
          <mc:Choice Requires="wps">
            <w:drawing>
              <wp:anchor distT="0" distB="0" distL="114300" distR="114300" simplePos="0" relativeHeight="251670016" behindDoc="0" locked="0" layoutInCell="1" allowOverlap="1" wp14:anchorId="075DC7D5" wp14:editId="33C7E6EF">
                <wp:simplePos x="0" y="0"/>
                <wp:positionH relativeFrom="column">
                  <wp:align>right</wp:align>
                </wp:positionH>
                <wp:positionV relativeFrom="paragraph">
                  <wp:posOffset>2428847</wp:posOffset>
                </wp:positionV>
                <wp:extent cx="3076575" cy="1590040"/>
                <wp:effectExtent l="0" t="0" r="28575" b="1016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1590040"/>
                        </a:xfrm>
                        <a:prstGeom prst="rect">
                          <a:avLst/>
                        </a:prstGeom>
                        <a:solidFill>
                          <a:srgbClr val="FFFFFF"/>
                        </a:solidFill>
                        <a:ln w="9525">
                          <a:solidFill>
                            <a:srgbClr val="000000"/>
                          </a:solidFill>
                          <a:miter lim="800000"/>
                          <a:headEnd/>
                          <a:tailEnd/>
                        </a:ln>
                      </wps:spPr>
                      <wps:txbx>
                        <w:txbxContent>
                          <w:p w:rsidR="00F852C6" w:rsidRPr="00932256" w:rsidRDefault="00F852C6" w:rsidP="009570C0">
                            <w:pPr>
                              <w:pStyle w:val="figurecaption"/>
                            </w:pPr>
                            <w:bookmarkStart w:id="0" w:name="_Ref474952889"/>
                            <w:r w:rsidRPr="00610AA3">
                              <w:t>An</w:t>
                            </w:r>
                            <w:r w:rsidR="009570C0">
                              <w:t xml:space="preserve"> screenshot of the multiple cause section in a death certificate</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0"/>
                          <w:p w:rsidR="001D0236" w:rsidRDefault="00AA18B9" w:rsidP="004174DF">
                            <w:pPr>
                              <w:pStyle w:val="figurecaption"/>
                              <w:keepNext/>
                              <w:numPr>
                                <w:ilvl w:val="0"/>
                                <w:numId w:val="0"/>
                              </w:numPr>
                            </w:pPr>
                            <w:r>
                              <w:drawing>
                                <wp:inline distT="0" distB="0" distL="0" distR="0" wp14:anchorId="12332EFD" wp14:editId="509E491F">
                                  <wp:extent cx="2645907" cy="1066275"/>
                                  <wp:effectExtent l="0" t="0" r="2540" b="635"/>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655319" cy="107006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75DC7D5" id="_x0000_t202" coordsize="21600,21600" o:spt="202" path="m,l,21600r21600,l21600,xe">
                <v:stroke joinstyle="miter"/>
                <v:path gradientshapeok="t" o:connecttype="rect"/>
              </v:shapetype>
              <v:shape id="Text Box 8" o:spid="_x0000_s1026" type="#_x0000_t202" style="position:absolute;left:0;text-align:left;margin-left:191.05pt;margin-top:191.25pt;width:242.25pt;height:125.2pt;z-index:25167001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">
                <v:textbox>
                  <w:txbxContent>
                    <w:p w:rsidR="00F852C6" w:rsidRPr="00932256" w:rsidRDefault="00F852C6" w:rsidP="009570C0">
                      <w:pPr>
                        <w:pStyle w:val="figurecaption"/>
                      </w:pPr>
                      <w:bookmarkStart w:id="1" w:name="_Ref474952889"/>
                      <w:r w:rsidRPr="00610AA3">
                        <w:t>An</w:t>
                      </w:r>
                      <w:r w:rsidR="009570C0">
                        <w:t xml:space="preserve"> screenshot of the multiple cause section in a death certificate</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rsidR="001D0236" w:rsidRDefault="00AA18B9" w:rsidP="004174DF">
                      <w:pPr>
                        <w:pStyle w:val="figurecaption"/>
                        <w:keepNext/>
                        <w:numPr>
                          <w:ilvl w:val="0"/>
                          <w:numId w:val="0"/>
                        </w:numPr>
                      </w:pPr>
                      <w:r>
                        <w:drawing>
                          <wp:inline distT="0" distB="0" distL="0" distR="0" wp14:anchorId="12332EFD" wp14:editId="509E491F">
                            <wp:extent cx="2645907" cy="1066275"/>
                            <wp:effectExtent l="0" t="0" r="2540" b="635"/>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655319" cy="1070068"/>
                                    </a:xfrm>
                                    <a:prstGeom prst="rect">
                                      <a:avLst/>
                                    </a:prstGeom>
                                  </pic:spPr>
                                </pic:pic>
                              </a:graphicData>
                            </a:graphic>
                          </wp:inline>
                        </w:drawing>
                      </w:r>
                    </w:p>
                  </w:txbxContent>
                </v:textbox>
                <w10:wrap type="topAndBottom"/>
              </v:shape>
            </w:pict>
          </mc:Fallback>
        </mc:AlternateContent>
      </w:r>
      <w:r w:rsidR="001D0236">
        <w:t xml:space="preserve">We used </w:t>
      </w:r>
      <w:r w:rsidR="0072340F">
        <w:t xml:space="preserve">2015 </w:t>
      </w:r>
      <w:r w:rsidR="001D0236">
        <w:t>mortality data published by the United States National Center for Health Statistics (NCHS</w:t>
      </w:r>
      <w:r w:rsidR="0072340F">
        <w:t>)</w:t>
      </w:r>
      <w:r w:rsidR="00AB3245">
        <w:t xml:space="preserve"> which consists of over 2.7 million deaths recorded in U.S. during the year 2015</w:t>
      </w:r>
      <w:r w:rsidR="001D0236">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ch as suicide. Based on the 113-recode of the underlying cause, these are assigned to codes 111-113. </w:t>
      </w:r>
      <w:r w:rsidR="0080390D">
        <w:t>Moreover,</w:t>
      </w:r>
      <w:r w:rsidR="0009668C">
        <w:t xml:space="preserve"> if</w:t>
      </w:r>
      <w:r w:rsidR="00E91A13">
        <w:t xml:space="preserve"> an underlying cause appears less than 1000 times throughout the whole dataset, we exclude that from our training and test sets leaving 67 recoded classes of 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70</w:t>
      </w:r>
      <w:proofErr w:type="gramStart"/>
      <w:r w:rsidR="00983A75">
        <w:t xml:space="preserve">% </w:t>
      </w:r>
      <w:r w:rsidR="003D6FB4">
        <w:t xml:space="preserve"> and</w:t>
      </w:r>
      <w:proofErr w:type="gramEnd"/>
      <w:r w:rsidR="003D6FB4">
        <w:t xml:space="preserve"> 20% of the </w:t>
      </w:r>
      <w:r w:rsidR="00983A75">
        <w:t>samples</w:t>
      </w:r>
      <w:r w:rsidR="003D6FB4">
        <w:t>, respectively.</w:t>
      </w:r>
    </w:p>
    <w:p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rsidR="001D0236" w:rsidRDefault="001D0236" w:rsidP="00B1450A">
      <w:pPr>
        <w:pStyle w:val="BodyText"/>
      </w:pPr>
      <w:r>
        <w:t xml:space="preserve">To construct our baseline models, we </w:t>
      </w:r>
      <w:r w:rsidR="00EA67E4">
        <w:t xml:space="preserve">derived the </w:t>
      </w:r>
      <w:r>
        <w:t xml:space="preserve">n-gram </w:t>
      </w:r>
      <w:r w:rsidR="00EA67E4">
        <w:t xml:space="preserve">features </w:t>
      </w:r>
      <w:r w:rsidR="00095DB7">
        <w:t>where an n</w:t>
      </w:r>
      <w:r>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t xml:space="preserve"> been widely </w:t>
      </w:r>
      <w:r w:rsidR="00095DB7">
        <w:t xml:space="preserve">used </w:t>
      </w:r>
      <w:r>
        <w:t xml:space="preserve">in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rsidR="00095DB7">
        <w:t xml:space="preserve"> due to their performance and ease of implementation</w:t>
      </w:r>
      <w:r>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rsidR="00A379E4" w:rsidRDefault="00140EA2" w:rsidP="00983A75">
      <w:pPr>
        <w:pStyle w:val="BodyText"/>
      </w:pPr>
      <w:r>
        <w:rPr>
          <w:noProof/>
        </w:rPr>
        <mc:AlternateContent>
          <mc:Choice Requires="wps">
            <w:drawing>
              <wp:anchor distT="0" distB="0" distL="114300" distR="114300" simplePos="0" relativeHeight="251671040" behindDoc="1" locked="0" layoutInCell="1" allowOverlap="1" wp14:anchorId="48119D1D" wp14:editId="66C545F0">
                <wp:simplePos x="0" y="0"/>
                <wp:positionH relativeFrom="column">
                  <wp:posOffset>173907</wp:posOffset>
                </wp:positionH>
                <wp:positionV relativeFrom="paragraph">
                  <wp:posOffset>797311</wp:posOffset>
                </wp:positionV>
                <wp:extent cx="2846070" cy="2114550"/>
                <wp:effectExtent l="0" t="0" r="11430" b="19050"/>
                <wp:wrapTight wrapText="bothSides">
                  <wp:wrapPolygon edited="0">
                    <wp:start x="0" y="0"/>
                    <wp:lineTo x="0" y="21600"/>
                    <wp:lineTo x="21542" y="21600"/>
                    <wp:lineTo x="21542"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solidFill>
                            <a:srgbClr val="000000"/>
                          </a:solidFill>
                          <a:miter lim="800000"/>
                          <a:headEnd/>
                          <a:tailEnd/>
                        </a:ln>
                      </wps:spPr>
                      <wps:txbx>
                        <w:txbxContent>
                          <w:p w:rsidR="00F852C6" w:rsidRDefault="00F852C6" w:rsidP="00F852C6">
                            <w:pPr>
                              <w:pStyle w:val="figurecaption"/>
                            </w:pPr>
                            <w:r w:rsidRPr="00450DA5">
                              <w:t>Internal Design of an LSTM Module</w:t>
                            </w:r>
                          </w:p>
                          <w:p w:rsidR="00F852C6" w:rsidRDefault="00F852C6" w:rsidP="00F852C6">
                            <w:pPr>
                              <w:keepNext/>
                              <w:jc w:val="center"/>
                            </w:pPr>
                            <w:r>
                              <w:drawing>
                                <wp:inline distT="0" distB="0" distL="0" distR="0" wp14:anchorId="23721767" wp14:editId="6AF8889B">
                                  <wp:extent cx="2634018" cy="1713459"/>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48119D1D" id="文本框 2" o:spid="_x0000_s1027" type="#_x0000_t202" style="position:absolute;left:0;text-align:left;margin-left:13.7pt;margin-top:62.8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">
                <v:textbox>
                  <w:txbxContent>
                    <w:p w:rsidR="00F852C6" w:rsidRDefault="00F852C6" w:rsidP="00F852C6">
                      <w:pPr>
                        <w:pStyle w:val="figurecaption"/>
                      </w:pPr>
                      <w:r w:rsidRPr="00450DA5">
                        <w:t>Internal Design of an LSTM Module</w:t>
                      </w:r>
                    </w:p>
                    <w:p w:rsidR="00F852C6" w:rsidRDefault="00F852C6" w:rsidP="00F852C6">
                      <w:pPr>
                        <w:keepNext/>
                        <w:jc w:val="center"/>
                      </w:pPr>
                      <w:r>
                        <w:drawing>
                          <wp:inline distT="0" distB="0" distL="0" distR="0" wp14:anchorId="23721767" wp14:editId="6AF8889B">
                            <wp:extent cx="2634018" cy="1713459"/>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AB3245">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rsidR="00070A1B" w:rsidRDefault="00070A1B" w:rsidP="001D0236">
      <w:pPr>
        <w:pStyle w:val="Heading2"/>
        <w:keepLines/>
        <w:autoSpaceDE/>
        <w:autoSpaceDN/>
      </w:pPr>
      <w:r>
        <w:t>Deep Recurrent Neural Networks</w:t>
      </w:r>
    </w:p>
    <w:p w:rsidR="00F71126" w:rsidRDefault="00F71126" w:rsidP="004B4919">
      <w:pPr>
        <w:pStyle w:val="BodyText"/>
      </w:pPr>
      <w:r w:rsidRPr="00E974F3">
        <w:t xml:space="preserve">Deep learning </w:t>
      </w:r>
      <w:r>
        <w:t xml:space="preserve">is an emerging technology that is now being deployed in a wide range of domains including Biomedical areas </w:t>
      </w:r>
      <w:r>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fldChar w:fldCharType="separate"/>
      </w:r>
      <w:r w:rsidR="007A6891">
        <w:rPr>
          <w:noProof/>
        </w:rPr>
        <w:t>[17-19]</w:t>
      </w:r>
      <w:r>
        <w:fldChar w:fldCharType="end"/>
      </w:r>
      <w:r>
        <w:t xml:space="preserve"> due </w:t>
      </w:r>
      <w:r w:rsidRPr="00E974F3">
        <w:t>its success in improving the previously recorded state-of-the-art performance measures</w:t>
      </w:r>
      <w:r>
        <w:t>. Deep learn</w:t>
      </w:r>
      <w:r w:rsidR="00C83EC6">
        <w:t>ing</w:t>
      </w:r>
      <w:r>
        <w:t xml:space="preserve"> is now becoming an indispensable part of any wining model in today’s complex computational challenges. </w:t>
      </w:r>
      <w:r w:rsidR="00C83EC6">
        <w:t>L</w:t>
      </w:r>
      <w:r>
        <w:t>ong short-term memory networks</w:t>
      </w:r>
      <w:r w:rsidR="00C83EC6">
        <w:t xml:space="preserve"> (LSTMs)</w:t>
      </w:r>
      <w:r>
        <w:t xml:space="preserve"> </w:t>
      </w:r>
      <w:r>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sidR="007A6891">
        <w:rPr>
          <w:noProof/>
        </w:rPr>
        <w:t>[20]</w:t>
      </w:r>
      <w:r>
        <w:fldChar w:fldCharType="end"/>
      </w:r>
      <w:r>
        <w:t xml:space="preserve"> are an important class of deep architectures that are able to capture the temporal dynamics </w:t>
      </w:r>
      <w:r w:rsidR="00C83EC6">
        <w:t xml:space="preserve">of </w:t>
      </w:r>
      <w:r>
        <w:t>sequential data</w:t>
      </w:r>
      <w:r w:rsidR="00C83EC6">
        <w:t xml:space="preserve">. LSTM networks have </w:t>
      </w:r>
      <w:r w:rsidR="004B4919">
        <w:t xml:space="preserve">recently </w:t>
      </w:r>
      <w:r w:rsidR="00C83EC6">
        <w:t xml:space="preserve">proved to outperform </w:t>
      </w:r>
      <w:r w:rsidR="004B4919">
        <w:t xml:space="preserve">surprisingly well in many traditional </w:t>
      </w:r>
      <w:r w:rsidR="004B4919">
        <w:lastRenderedPageBreak/>
        <w:t xml:space="preserve">sequence learning algorithms, such as the hidden Markov models (HMMs) and conditional random fields (CRF), in supervised settings where significant amount of labeled data is available. As </w:t>
      </w:r>
      <w:r>
        <w:t xml:space="preserve">such, </w:t>
      </w:r>
      <w:r w:rsidR="004B4919">
        <w:t xml:space="preserve">LSTMs </w:t>
      </w:r>
      <w:r>
        <w:t xml:space="preserve">fit the </w:t>
      </w:r>
      <w:r w:rsidR="004B4919">
        <w:t>framework of the task we would like to solve, namely, using the timed causes of death events that contributed to the final event, death, to predict the underlying cause that initiated these events in the first place/</w:t>
      </w:r>
      <w:proofErr w:type="spellStart"/>
      <w:r w:rsidR="004B4919">
        <w:t>xxxxxxx</w:t>
      </w:r>
      <w:proofErr w:type="spellEnd"/>
      <w:r w:rsidR="004B4919">
        <w:t xml:space="preserve">. </w:t>
      </w:r>
      <w:r>
        <w:t xml:space="preserve">task of learning the time ordered chain of morbidity events that eventually lead to death. These models have recently got a significant attention from the researchers due to more powerful hardware, such as graphics processing units (GPUs), due to their massively parallel architecture that makes learning on large sequential datasets (such as NCHS multiple-cause mortality data) feasible. </w:t>
      </w:r>
      <w:r>
        <w:fldChar w:fldCharType="begin"/>
      </w:r>
      <w:r>
        <w:instrText xml:space="preserve"> REF _Ref474952981 \h </w:instrText>
      </w:r>
      <w:r>
        <w:fldChar w:fldCharType="separate"/>
      </w:r>
      <w:r w:rsidR="00866F05">
        <w:rPr>
          <w:b/>
          <w:bCs/>
        </w:rPr>
        <w:t>Error! Reference source not found.</w:t>
      </w:r>
      <w:r>
        <w:fldChar w:fldCharType="end"/>
      </w:r>
      <w:r>
        <w:t xml:space="preserve"> shows the internal structure of an LSTM block.</w:t>
      </w:r>
    </w:p>
    <w:p w:rsidR="00070A1B" w:rsidRPr="00070A1B" w:rsidRDefault="00070A1B" w:rsidP="00070A1B"/>
    <w:p w:rsidR="001D0236" w:rsidRPr="005B520E" w:rsidRDefault="00A75B66" w:rsidP="001D0236">
      <w:pPr>
        <w:pStyle w:val="Heading2"/>
        <w:keepLines/>
        <w:autoSpaceDE/>
        <w:autoSpaceDN/>
      </w:pPr>
      <w:r w:rsidRPr="001D0236">
        <w:rPr>
          <w:smallCaps/>
          <w:noProof/>
        </w:rPr>
        <mc:AlternateContent>
          <mc:Choice Requires="wps">
            <w:drawing>
              <wp:anchor distT="0" distB="0" distL="114300" distR="114300" simplePos="0" relativeHeight="251660800" behindDoc="1" locked="0" layoutInCell="1" allowOverlap="1" wp14:anchorId="47F977C0" wp14:editId="4873CA54">
                <wp:simplePos x="0" y="0"/>
                <wp:positionH relativeFrom="margin">
                  <wp:posOffset>1841058</wp:posOffset>
                </wp:positionH>
                <wp:positionV relativeFrom="paragraph">
                  <wp:posOffset>110518</wp:posOffset>
                </wp:positionV>
                <wp:extent cx="4010660" cy="3303905"/>
                <wp:effectExtent l="0" t="0" r="27940" b="10795"/>
                <wp:wrapTight wrapText="bothSides">
                  <wp:wrapPolygon edited="0">
                    <wp:start x="0" y="0"/>
                    <wp:lineTo x="0" y="21546"/>
                    <wp:lineTo x="21648" y="21546"/>
                    <wp:lineTo x="2164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0660" cy="3303905"/>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2" w:name="_GoBack"/>
                            <w:r w:rsidRPr="00F73F08">
                              <w:t>The block diagram of DeepDeath</w:t>
                            </w:r>
                          </w:p>
                          <w:p w:rsidR="001D0236" w:rsidRDefault="00442D0D" w:rsidP="000F29FD">
                            <w:pPr>
                              <w:pStyle w:val="figurecaption"/>
                              <w:numPr>
                                <w:ilvl w:val="0"/>
                                <w:numId w:val="0"/>
                              </w:numPr>
                              <w:jc w:val="left"/>
                            </w:pPr>
                            <w:r>
                              <w:drawing>
                                <wp:inline distT="0" distB="0" distL="0" distR="0" wp14:anchorId="6CB80A62" wp14:editId="6B73504E">
                                  <wp:extent cx="3821430" cy="2924175"/>
                                  <wp:effectExtent l="0" t="0" r="762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1430" cy="2924175"/>
                                          </a:xfrm>
                                          <a:prstGeom prst="rect">
                                            <a:avLst/>
                                          </a:prstGeom>
                                          <a:noFill/>
                                          <a:ln>
                                            <a:noFill/>
                                          </a:ln>
                                        </pic:spPr>
                                      </pic:pic>
                                    </a:graphicData>
                                  </a:graphic>
                                </wp:inline>
                              </w:drawing>
                            </w:r>
                            <w:bookmarkEnd w:id="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F977C0" id="_x0000_s1028" type="#_x0000_t202" style="position:absolute;left:0;text-align:left;margin-left:144.95pt;margin-top:8.7pt;width:315.8pt;height:260.1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">
                <v:textbox>
                  <w:txbxContent>
                    <w:p w:rsidR="001D0236" w:rsidRDefault="001D0236" w:rsidP="001D0236">
                      <w:pPr>
                        <w:pStyle w:val="figurecaption"/>
                      </w:pPr>
                      <w:bookmarkStart w:id="3" w:name="_GoBack"/>
                      <w:r w:rsidRPr="00F73F08">
                        <w:t>The block diagram of DeepDeath</w:t>
                      </w:r>
                    </w:p>
                    <w:p w:rsidR="001D0236" w:rsidRDefault="00442D0D" w:rsidP="000F29FD">
                      <w:pPr>
                        <w:pStyle w:val="figurecaption"/>
                        <w:numPr>
                          <w:ilvl w:val="0"/>
                          <w:numId w:val="0"/>
                        </w:numPr>
                        <w:jc w:val="left"/>
                      </w:pPr>
                      <w:r>
                        <w:drawing>
                          <wp:inline distT="0" distB="0" distL="0" distR="0" wp14:anchorId="6CB80A62" wp14:editId="6B73504E">
                            <wp:extent cx="3821430" cy="2924175"/>
                            <wp:effectExtent l="0" t="0" r="762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1430" cy="2924175"/>
                                    </a:xfrm>
                                    <a:prstGeom prst="rect">
                                      <a:avLst/>
                                    </a:prstGeom>
                                    <a:noFill/>
                                    <a:ln>
                                      <a:noFill/>
                                    </a:ln>
                                  </pic:spPr>
                                </pic:pic>
                              </a:graphicData>
                            </a:graphic>
                          </wp:inline>
                        </w:drawing>
                      </w:r>
                      <w:bookmarkEnd w:id="3"/>
                    </w:p>
                  </w:txbxContent>
                </v:textbox>
                <w10:wrap type="tight" anchorx="margin"/>
              </v:shape>
            </w:pict>
          </mc:Fallback>
        </mc:AlternateContent>
      </w:r>
      <w:proofErr w:type="spellStart"/>
      <w:r w:rsidR="00070A1B">
        <w:t>D</w:t>
      </w:r>
      <w:r w:rsidR="001D0236">
        <w:t>eepDeath</w:t>
      </w:r>
      <w:proofErr w:type="spellEnd"/>
    </w:p>
    <w:p w:rsidR="00C2692F" w:rsidRDefault="00C2692F" w:rsidP="001D0236">
      <w:pPr>
        <w:pStyle w:val="BodyText"/>
      </w:pPr>
    </w:p>
    <w:p w:rsidR="00C2692F" w:rsidRDefault="001D0236" w:rsidP="001D0236">
      <w:pPr>
        <w:pStyle w:val="Heading1"/>
      </w:pPr>
      <w:r>
        <w:t>Results</w:t>
      </w:r>
    </w:p>
    <w:p w:rsidR="001D0236" w:rsidRDefault="001D0236" w:rsidP="001D0236">
      <w:pPr>
        <w:pStyle w:val="BodyText"/>
        <w:numPr>
          <w:ilvl w:val="0"/>
          <w:numId w:val="24"/>
        </w:numPr>
      </w:pPr>
      <w:r>
        <w:t xml:space="preserve">Bigrams capture some </w:t>
      </w:r>
      <w:proofErr w:type="spellStart"/>
      <w:r>
        <w:t>termporal</w:t>
      </w:r>
      <w:proofErr w:type="spellEnd"/>
      <w:r>
        <w:t xml:space="preserve"> information by comparing unigrams to bigrams.</w:t>
      </w:r>
    </w:p>
    <w:p w:rsidR="008F3F95" w:rsidRPr="001738EB" w:rsidRDefault="00140EA2" w:rsidP="007A6891">
      <w:pPr>
        <w:jc w:val="both"/>
      </w:pPr>
      <w:r>
        <w:rPr>
          <w:noProof/>
        </w:rPr>
        <mc:AlternateContent>
          <mc:Choice Requires="wps">
            <w:drawing>
              <wp:anchor distT="0" distB="0" distL="114300" distR="114300" simplePos="0" relativeHeight="251668992" behindDoc="1" locked="0" layoutInCell="1" allowOverlap="1" wp14:anchorId="7E1F4796" wp14:editId="110A4C37">
                <wp:simplePos x="0" y="0"/>
                <wp:positionH relativeFrom="margin">
                  <wp:posOffset>29210</wp:posOffset>
                </wp:positionH>
                <wp:positionV relativeFrom="paragraph">
                  <wp:posOffset>1087755</wp:posOffset>
                </wp:positionV>
                <wp:extent cx="3053080" cy="2270760"/>
                <wp:effectExtent l="0" t="0" r="13970" b="15240"/>
                <wp:wrapTight wrapText="bothSides">
                  <wp:wrapPolygon edited="0">
                    <wp:start x="0" y="0"/>
                    <wp:lineTo x="0" y="21564"/>
                    <wp:lineTo x="21564" y="21564"/>
                    <wp:lineTo x="21564"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270760"/>
                        </a:xfrm>
                        <a:prstGeom prst="rect">
                          <a:avLst/>
                        </a:prstGeom>
                        <a:solidFill>
                          <a:srgbClr val="FFFFFF"/>
                        </a:solidFill>
                        <a:ln w="9525">
                          <a:solidFill>
                            <a:srgbClr val="000000"/>
                          </a:solidFill>
                          <a:miter lim="800000"/>
                          <a:headEnd/>
                          <a:tailEnd/>
                        </a:ln>
                      </wps:spPr>
                      <wps:txbx>
                        <w:txbxContent>
                          <w:p w:rsidR="008F3F95" w:rsidRDefault="008F3F95" w:rsidP="008F3F95">
                            <w:pPr>
                              <w:pStyle w:val="figurecaption"/>
                            </w:pPr>
                            <w:r w:rsidRPr="008F3F95">
                              <w:rPr>
                                <w:color w:val="FF0000"/>
                              </w:rPr>
                              <w:t xml:space="preserve">xxxxxx </w:t>
                            </w:r>
                            <w:r>
                              <w:drawing>
                                <wp:inline distT="0" distB="0" distL="0" distR="0" wp14:anchorId="0C0BA0CE" wp14:editId="3524AE44">
                                  <wp:extent cx="2845558" cy="2056527"/>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1F4796" id="_x0000_s1029" type="#_x0000_t202" style="position:absolute;left:0;text-align:left;margin-left:2.3pt;margin-top:85.65pt;width:240.4pt;height:178.8pt;z-index:-25164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">
                <v:textbox>
                  <w:txbxContent>
                    <w:p w:rsidR="008F3F95" w:rsidRDefault="008F3F95" w:rsidP="008F3F95">
                      <w:pPr>
                        <w:pStyle w:val="figurecaption"/>
                      </w:pPr>
                      <w:r w:rsidRPr="008F3F95">
                        <w:rPr>
                          <w:color w:val="FF0000"/>
                        </w:rPr>
                        <w:t xml:space="preserve">xxxxxx </w:t>
                      </w:r>
                      <w:r>
                        <w:drawing>
                          <wp:inline distT="0" distB="0" distL="0" distR="0" wp14:anchorId="0C0BA0CE" wp14:editId="3524AE44">
                            <wp:extent cx="2845558" cy="2056527"/>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8F3F95" w:rsidRPr="008F3F95">
        <w:t xml:space="preserve">We represent </w:t>
      </w:r>
      <w:r w:rsidR="008F3F95" w:rsidRPr="008F3F95">
        <w:rPr>
          <w:color w:val="FF0000"/>
        </w:rPr>
        <w:t xml:space="preserve">XXX of  YYY in </w:t>
      </w:r>
      <w:r w:rsidR="008F3F95" w:rsidRPr="008F3F95">
        <w:t>a two-dimensional space</w:t>
      </w:r>
      <w:r w:rsidR="008F3F95" w:rsidRPr="008F3F95">
        <w:rPr>
          <w:color w:val="FF0000"/>
        </w:rPr>
        <w:t xml:space="preserve"> </w:t>
      </w:r>
      <w:r w:rsidR="008F3F95" w:rsidRPr="008F3F95">
        <w:t xml:space="preserve">by t-SNE </w:t>
      </w:r>
      <w:r w:rsidR="008F3F95" w:rsidRPr="008F3F95">
        <w:fldChar w:fldCharType="begin"/>
      </w:r>
      <w:r w:rsidR="007A6891">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8F3F95" w:rsidRPr="008F3F95">
        <w:fldChar w:fldCharType="separate"/>
      </w:r>
      <w:r w:rsidR="007A6891">
        <w:rPr>
          <w:noProof/>
        </w:rPr>
        <w:t>[21]</w:t>
      </w:r>
      <w:r w:rsidR="008F3F95" w:rsidRPr="008F3F95">
        <w:fldChar w:fldCharType="end"/>
      </w:r>
      <w:r w:rsidR="008F3F95" w:rsidRPr="008F3F95">
        <w:t>, as shown in figure</w:t>
      </w:r>
      <w:r w:rsidR="008F3F95" w:rsidRPr="008F3F95">
        <w:rPr>
          <w:color w:val="FF0000"/>
        </w:rPr>
        <w:t xml:space="preserve"> X</w:t>
      </w:r>
      <w:r w:rsidR="008F3F95" w:rsidRPr="008F3F95">
        <w:t xml:space="preserve">. We divide the samples into two groups based on whether the underlying cause belong to infectious and parasitic diseases (ICD-10 code starting with “A” or “B”) or not. We believe that the pathologies and disease progression patterns of infectious and parasitic diseases are significantly different from other diseases. From figure </w:t>
      </w:r>
      <w:r w:rsidR="008F3F95" w:rsidRPr="008F3F95">
        <w:rPr>
          <w:color w:val="FF0000"/>
        </w:rPr>
        <w:t xml:space="preserve">X, </w:t>
      </w:r>
      <w:r w:rsidR="008F3F95" w:rsidRPr="008F3F95">
        <w:t>we</w:t>
      </w:r>
      <w:r w:rsidR="008F3F95" w:rsidRPr="008F3F95">
        <w:rPr>
          <w:color w:val="FF0000"/>
        </w:rPr>
        <w:t xml:space="preserve"> </w:t>
      </w:r>
      <w:r w:rsidR="008F3F95" w:rsidRPr="008F3F95">
        <w:t>observe that the dots representing infectious and parasitic diseases primarily form unique structures on the right of the figure, which suggests that our deep learning model have the potential to distinguish samples with clinically interpretable meanings.</w:t>
      </w:r>
    </w:p>
    <w:p w:rsidR="001D0236" w:rsidRPr="001738EB" w:rsidRDefault="001D0236" w:rsidP="001D0236"/>
    <w:p w:rsidR="004B00EA" w:rsidRDefault="004B00EA" w:rsidP="00A150E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Performance comparision between baselines and the DeepDeath</w:t>
      </w:r>
    </w:p>
    <w:tbl>
      <w:tblPr>
        <w:tblStyle w:val="TableGrid"/>
        <w:tblW w:w="0" w:type="auto"/>
        <w:tblLook w:val="04A0" w:firstRow="1" w:lastRow="0" w:firstColumn="1" w:lastColumn="0" w:noHBand="0" w:noVBand="1"/>
      </w:tblPr>
      <w:tblGrid>
        <w:gridCol w:w="723"/>
        <w:gridCol w:w="1000"/>
        <w:gridCol w:w="939"/>
        <w:gridCol w:w="1252"/>
        <w:gridCol w:w="972"/>
      </w:tblGrid>
      <w:tr w:rsidR="00A94354" w:rsidTr="004B00EA">
        <w:tc>
          <w:tcPr>
            <w:tcW w:w="545" w:type="dxa"/>
            <w:vMerge w:val="restart"/>
          </w:tcPr>
          <w:p w:rsidR="00A94354" w:rsidRDefault="00A94354" w:rsidP="00A54191">
            <w:pPr>
              <w:pStyle w:val="tablecolhead"/>
            </w:pPr>
          </w:p>
          <w:p w:rsidR="00A94354" w:rsidRPr="006E4421" w:rsidRDefault="00A94354" w:rsidP="00A54191">
            <w:pPr>
              <w:pStyle w:val="tablecolhead"/>
            </w:pPr>
          </w:p>
        </w:tc>
        <w:tc>
          <w:tcPr>
            <w:tcW w:w="3369" w:type="dxa"/>
            <w:gridSpan w:val="3"/>
            <w:vAlign w:val="center"/>
          </w:tcPr>
          <w:p w:rsidR="00A94354" w:rsidRPr="006E4421" w:rsidRDefault="00A94354" w:rsidP="00A54191">
            <w:pPr>
              <w:pStyle w:val="tablecolhead"/>
            </w:pPr>
            <w:r w:rsidRPr="006E4421">
              <w:t>Random Forest on Hadoop</w:t>
            </w:r>
          </w:p>
        </w:tc>
        <w:tc>
          <w:tcPr>
            <w:tcW w:w="972" w:type="dxa"/>
            <w:vMerge w:val="restart"/>
          </w:tcPr>
          <w:p w:rsidR="00A94354" w:rsidRDefault="00A94354" w:rsidP="00A54191">
            <w:pPr>
              <w:pStyle w:val="tablecolhead"/>
            </w:pPr>
          </w:p>
          <w:p w:rsidR="00A94354" w:rsidRPr="006E4421" w:rsidRDefault="00A94354" w:rsidP="00A54191">
            <w:pPr>
              <w:pStyle w:val="tablecolhead"/>
            </w:pPr>
            <w:proofErr w:type="spellStart"/>
            <w:r w:rsidRPr="006E4421">
              <w:t>DeepDeath</w:t>
            </w:r>
            <w:proofErr w:type="spellEnd"/>
          </w:p>
        </w:tc>
      </w:tr>
      <w:tr w:rsidR="00A94354" w:rsidTr="004B00EA">
        <w:tc>
          <w:tcPr>
            <w:tcW w:w="545" w:type="dxa"/>
            <w:vMerge/>
          </w:tcPr>
          <w:p w:rsidR="00A94354" w:rsidRDefault="00A94354" w:rsidP="006E4421">
            <w:pPr>
              <w:pStyle w:val="tablecolsubhead"/>
            </w:pPr>
          </w:p>
        </w:tc>
        <w:tc>
          <w:tcPr>
            <w:tcW w:w="1061" w:type="dxa"/>
          </w:tcPr>
          <w:p w:rsidR="00A94354" w:rsidRDefault="00A94354" w:rsidP="006E4421">
            <w:pPr>
              <w:pStyle w:val="tablecolsubhead"/>
            </w:pPr>
            <w:proofErr w:type="spellStart"/>
            <w:r>
              <w:t>UniGram</w:t>
            </w:r>
            <w:proofErr w:type="spellEnd"/>
          </w:p>
          <w:p w:rsidR="00A94354" w:rsidRDefault="00A94354" w:rsidP="006E4421">
            <w:pPr>
              <w:pStyle w:val="tablecolsubhead"/>
            </w:pPr>
            <w:r>
              <w:t>(5000)</w:t>
            </w:r>
          </w:p>
        </w:tc>
        <w:tc>
          <w:tcPr>
            <w:tcW w:w="977" w:type="dxa"/>
          </w:tcPr>
          <w:p w:rsidR="00A94354" w:rsidRDefault="00A94354" w:rsidP="006E4421">
            <w:pPr>
              <w:pStyle w:val="tablecolsubhead"/>
            </w:pPr>
            <w:proofErr w:type="spellStart"/>
            <w:r>
              <w:t>BiGram</w:t>
            </w:r>
            <w:proofErr w:type="spellEnd"/>
          </w:p>
          <w:p w:rsidR="00A94354" w:rsidRDefault="00A94354" w:rsidP="006E4421">
            <w:pPr>
              <w:pStyle w:val="tablecolsubhead"/>
            </w:pPr>
            <w:r>
              <w:t>(5000)</w:t>
            </w:r>
          </w:p>
        </w:tc>
        <w:tc>
          <w:tcPr>
            <w:tcW w:w="1331" w:type="dxa"/>
          </w:tcPr>
          <w:p w:rsidR="00A94354" w:rsidRDefault="00A94354" w:rsidP="006E4421">
            <w:pPr>
              <w:pStyle w:val="tablecolsubhead"/>
            </w:pPr>
            <w:proofErr w:type="spellStart"/>
            <w:r>
              <w:t>Uni+BiGram</w:t>
            </w:r>
            <w:proofErr w:type="spellEnd"/>
          </w:p>
          <w:p w:rsidR="00A94354" w:rsidRDefault="00A94354" w:rsidP="006E4421">
            <w:pPr>
              <w:pStyle w:val="tablecolsubhead"/>
            </w:pPr>
            <w:r>
              <w:t>(10000</w:t>
            </w:r>
          </w:p>
        </w:tc>
        <w:tc>
          <w:tcPr>
            <w:tcW w:w="972" w:type="dxa"/>
            <w:vMerge/>
          </w:tcPr>
          <w:p w:rsidR="00A94354" w:rsidRDefault="00A94354" w:rsidP="006E4421"/>
        </w:tc>
      </w:tr>
      <w:tr w:rsidR="006E4421" w:rsidTr="004B00EA">
        <w:tc>
          <w:tcPr>
            <w:tcW w:w="545" w:type="dxa"/>
          </w:tcPr>
          <w:p w:rsidR="006E4421" w:rsidRDefault="0024063A" w:rsidP="00A150E3">
            <w:pPr>
              <w:pStyle w:val="tablecolhead"/>
            </w:pPr>
            <w:r>
              <w:t>ACC</w:t>
            </w:r>
          </w:p>
          <w:p w:rsidR="007C48BD" w:rsidRDefault="007C48BD" w:rsidP="00A150E3">
            <w:pPr>
              <w:pStyle w:val="tablecolhead"/>
            </w:pPr>
            <w:r>
              <w:t>(67 classes)</w:t>
            </w:r>
          </w:p>
        </w:tc>
        <w:tc>
          <w:tcPr>
            <w:tcW w:w="1061" w:type="dxa"/>
          </w:tcPr>
          <w:p w:rsidR="007C48BD" w:rsidRDefault="007C48BD" w:rsidP="00A150E3">
            <w:pPr>
              <w:jc w:val="center"/>
            </w:pPr>
          </w:p>
          <w:p w:rsidR="006E4421" w:rsidRDefault="00A150E3" w:rsidP="00A150E3">
            <w:pPr>
              <w:jc w:val="center"/>
            </w:pPr>
            <w:r>
              <w:t>31.92%</w:t>
            </w:r>
          </w:p>
        </w:tc>
        <w:tc>
          <w:tcPr>
            <w:tcW w:w="977" w:type="dxa"/>
          </w:tcPr>
          <w:p w:rsidR="007C48BD" w:rsidRDefault="007C48BD" w:rsidP="00A150E3">
            <w:pPr>
              <w:jc w:val="center"/>
            </w:pPr>
          </w:p>
          <w:p w:rsidR="006E4421" w:rsidRDefault="00A150E3" w:rsidP="00A150E3">
            <w:pPr>
              <w:jc w:val="center"/>
            </w:pPr>
            <w:r>
              <w:t>22.11%</w:t>
            </w:r>
          </w:p>
        </w:tc>
        <w:tc>
          <w:tcPr>
            <w:tcW w:w="1331" w:type="dxa"/>
          </w:tcPr>
          <w:p w:rsidR="007C48BD" w:rsidRDefault="007C48BD" w:rsidP="00A150E3">
            <w:pPr>
              <w:jc w:val="center"/>
            </w:pPr>
          </w:p>
          <w:p w:rsidR="006E4421" w:rsidRDefault="00EC0C6A" w:rsidP="00A150E3">
            <w:pPr>
              <w:jc w:val="center"/>
            </w:pPr>
            <w:r>
              <w:t>34.48%</w:t>
            </w:r>
          </w:p>
        </w:tc>
        <w:tc>
          <w:tcPr>
            <w:tcW w:w="972" w:type="dxa"/>
          </w:tcPr>
          <w:p w:rsidR="007C48BD" w:rsidRDefault="007C48BD" w:rsidP="00A150E3">
            <w:pPr>
              <w:jc w:val="center"/>
            </w:pPr>
          </w:p>
          <w:p w:rsidR="006E4421" w:rsidRDefault="00EC0C6A" w:rsidP="00184CBD">
            <w:pPr>
              <w:jc w:val="center"/>
            </w:pPr>
            <w:r>
              <w:t>36.9</w:t>
            </w:r>
            <w:r w:rsidR="00184CBD">
              <w:t>8</w:t>
            </w:r>
            <w:r>
              <w:t>%</w:t>
            </w:r>
          </w:p>
        </w:tc>
      </w:tr>
    </w:tbl>
    <w:p w:rsidR="001D0236" w:rsidRDefault="001D0236" w:rsidP="001D0236"/>
    <w:p w:rsidR="00C2692F" w:rsidRDefault="00C2692F">
      <w:pPr>
        <w:pStyle w:val="Heading1"/>
      </w:pPr>
      <w:r>
        <w:t>Conclusion</w:t>
      </w:r>
    </w:p>
    <w:p w:rsidR="001D0236" w:rsidRDefault="001D0236" w:rsidP="001D0236">
      <w:pPr>
        <w:pStyle w:val="Text"/>
      </w:pPr>
      <w:r>
        <w:t xml:space="preserve">Concluded that deep is the </w:t>
      </w:r>
      <w:proofErr w:type="gramStart"/>
      <w:r>
        <w:t>power!.</w:t>
      </w:r>
      <w:proofErr w:type="gramEnd"/>
      <w:r>
        <w:t xml:space="preserve"> </w:t>
      </w:r>
    </w:p>
    <w:p w:rsidR="004B4919" w:rsidRDefault="004B4919" w:rsidP="004B4919">
      <w:pPr>
        <w:pStyle w:val="Text"/>
      </w:pPr>
      <w:r>
        <w:t>Our approach is the first step in designing more advanced decision support systems that can be deployed in hospitals for providing useful hints to physicians and practitioners in filling out the death certificates properly.</w:t>
      </w:r>
    </w:p>
    <w:p w:rsidR="0015028E" w:rsidRDefault="001D0236" w:rsidP="001D0236">
      <w:pPr>
        <w:pStyle w:val="ReferenceHead"/>
        <w:rPr>
          <w:smallCaps w:val="0"/>
          <w:kern w:val="0"/>
        </w:rPr>
      </w:pPr>
      <w:r w:rsidRPr="001D0236">
        <w:rPr>
          <w:smallCaps w:val="0"/>
          <w:kern w:val="0"/>
        </w:rPr>
        <w:t xml:space="preserve">Future work to use other available features in recorded </w:t>
      </w:r>
      <w:proofErr w:type="spellStart"/>
      <w:r w:rsidRPr="001D0236">
        <w:rPr>
          <w:smallCaps w:val="0"/>
          <w:kern w:val="0"/>
        </w:rPr>
        <w:t>moratlity</w:t>
      </w:r>
      <w:proofErr w:type="spellEnd"/>
      <w:r w:rsidRPr="001D0236">
        <w:rPr>
          <w:smallCaps w:val="0"/>
          <w:kern w:val="0"/>
        </w:rPr>
        <w:t xml:space="preserve"> data such as demographic, socioeconomic</w:t>
      </w:r>
    </w:p>
    <w:p w:rsidR="008A0045" w:rsidRDefault="008A0045" w:rsidP="008A0045">
      <w:pPr>
        <w:pStyle w:val="ReferenceHead"/>
      </w:pPr>
      <w:r>
        <w:rPr>
          <w:smallCaps w:val="0"/>
          <w:kern w:val="0"/>
        </w:rPr>
        <w:t>Also to use the trained model to derive clusters of features</w:t>
      </w:r>
    </w:p>
    <w:p w:rsidR="00C2692F" w:rsidRDefault="00C2692F" w:rsidP="00F76A64">
      <w:pPr>
        <w:pStyle w:val="ReferenceHead"/>
      </w:pPr>
    </w:p>
    <w:p w:rsidR="00C2692F" w:rsidRDefault="00C2692F">
      <w:pPr>
        <w:pStyle w:val="ReferenceHead"/>
      </w:pPr>
      <w:r>
        <w:t>Acknowledgment</w:t>
      </w:r>
    </w:p>
    <w:p w:rsidR="00C2692F" w:rsidRDefault="00C2692F" w:rsidP="001A13E6">
      <w:pPr>
        <w:pStyle w:val="Text"/>
        <w:spacing w:after="120" w:line="228" w:lineRule="auto"/>
        <w:ind w:firstLine="288"/>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C83EC6" w:rsidRPr="00C83EC6" w:rsidRDefault="00DE7DE9" w:rsidP="00C83EC6">
      <w:pPr>
        <w:pStyle w:val="EndNoteBibliography"/>
        <w:ind w:left="720" w:hanging="720"/>
      </w:pPr>
      <w:r>
        <w:fldChar w:fldCharType="begin"/>
      </w:r>
      <w:r>
        <w:instrText xml:space="preserve"> ADDIN EN.REFLIST </w:instrText>
      </w:r>
      <w:r>
        <w:fldChar w:fldCharType="separate"/>
      </w:r>
      <w:r w:rsidR="00C83EC6" w:rsidRPr="00C83EC6">
        <w:t>[1]</w:t>
      </w:r>
      <w:r w:rsidR="00C83EC6" w:rsidRPr="00C83EC6">
        <w:tab/>
        <w:t xml:space="preserve">E. G. Brooks and K. D. Reed, "Principles and pitfalls: a guide to death certification," </w:t>
      </w:r>
      <w:r w:rsidR="00C83EC6" w:rsidRPr="00C83EC6">
        <w:rPr>
          <w:i/>
        </w:rPr>
        <w:t xml:space="preserve">Clinical medicine &amp; research, </w:t>
      </w:r>
      <w:r w:rsidR="00C83EC6" w:rsidRPr="00C83EC6">
        <w:t>vol. 13, pp. 74-82, 2015.</w:t>
      </w:r>
    </w:p>
    <w:p w:rsidR="00C83EC6" w:rsidRPr="00C83EC6" w:rsidRDefault="00C83EC6" w:rsidP="00C83EC6">
      <w:pPr>
        <w:pStyle w:val="EndNoteBibliography"/>
        <w:ind w:left="720" w:hanging="720"/>
      </w:pPr>
      <w:r w:rsidRPr="00C83EC6">
        <w:t>[2]</w:t>
      </w:r>
      <w:r w:rsidRPr="00C83EC6">
        <w:tab/>
        <w:t xml:space="preserve">P. Jha, "Counting the dead is one of the world’s best investments to reduce premature mortality," </w:t>
      </w:r>
      <w:r w:rsidRPr="00C83EC6">
        <w:rPr>
          <w:i/>
        </w:rPr>
        <w:t xml:space="preserve">Hypothesis, </w:t>
      </w:r>
      <w:r w:rsidRPr="00C83EC6">
        <w:t>vol. 10, p. e3, 2012.</w:t>
      </w:r>
    </w:p>
    <w:p w:rsidR="00C83EC6" w:rsidRPr="00C83EC6" w:rsidRDefault="00C83EC6" w:rsidP="00C83EC6">
      <w:pPr>
        <w:pStyle w:val="EndNoteBibliography"/>
        <w:ind w:left="720" w:hanging="720"/>
      </w:pPr>
      <w:r w:rsidRPr="00C83EC6">
        <w:t>[3]</w:t>
      </w:r>
      <w:r w:rsidRPr="00C83EC6">
        <w:tab/>
        <w:t xml:space="preserve">T. L. Chorba, R. C. Holman, M. J. Clarke, and B. L. Evatt, "Effects of HIV infection on age and cause of death for persons with hemophilia A in the United States," </w:t>
      </w:r>
      <w:r w:rsidRPr="00C83EC6">
        <w:rPr>
          <w:i/>
        </w:rPr>
        <w:t xml:space="preserve">American journal of hematology, </w:t>
      </w:r>
      <w:r w:rsidRPr="00C83EC6">
        <w:t>vol. 66, pp. 229-240, 2001.</w:t>
      </w:r>
    </w:p>
    <w:p w:rsidR="00C83EC6" w:rsidRPr="00C83EC6" w:rsidRDefault="00C83EC6" w:rsidP="00C83EC6">
      <w:pPr>
        <w:pStyle w:val="EndNoteBibliography"/>
        <w:ind w:left="720" w:hanging="720"/>
      </w:pPr>
      <w:r w:rsidRPr="00C83EC6">
        <w:t>[4]</w:t>
      </w:r>
      <w:r w:rsidRPr="00C83EC6">
        <w:tab/>
        <w:t>W. C. Hooper, R. C. Holman, M. Clarke, and T. L. Chorba, "Trends in non</w:t>
      </w:r>
      <w:r w:rsidRPr="00C83EC6">
        <w:rPr>
          <w:rFonts w:ascii="Cambria Math" w:hAnsi="Cambria Math" w:cs="Cambria Math"/>
        </w:rPr>
        <w:t>‐</w:t>
      </w:r>
      <w:r w:rsidRPr="00C83EC6">
        <w:t>hodgkin lymphoma (NHL) and HIV</w:t>
      </w:r>
      <w:r w:rsidRPr="00C83EC6">
        <w:rPr>
          <w:rFonts w:ascii="Cambria Math" w:hAnsi="Cambria Math" w:cs="Cambria Math"/>
        </w:rPr>
        <w:t>‐</w:t>
      </w:r>
      <w:r w:rsidRPr="00C83EC6">
        <w:t xml:space="preserve">associated NHL deaths in the United States," </w:t>
      </w:r>
      <w:r w:rsidRPr="00C83EC6">
        <w:rPr>
          <w:i/>
        </w:rPr>
        <w:t xml:space="preserve">American journal of hematology, </w:t>
      </w:r>
      <w:r w:rsidRPr="00C83EC6">
        <w:t>vol. 66, pp. 159-166, 2001.</w:t>
      </w:r>
    </w:p>
    <w:p w:rsidR="00C83EC6" w:rsidRPr="00C83EC6" w:rsidRDefault="00C83EC6" w:rsidP="00C83EC6">
      <w:pPr>
        <w:pStyle w:val="EndNoteBibliography"/>
        <w:ind w:left="720" w:hanging="720"/>
      </w:pPr>
      <w:r w:rsidRPr="00C83EC6">
        <w:t>[5]</w:t>
      </w:r>
      <w:r w:rsidRPr="00C83EC6">
        <w:tab/>
        <w:t xml:space="preserve">D. M. Mannino, C. Brown, and G. A. Giovino, "Obstructive lung disease deaths in the United States from 1979 through 1993: an analysis using multiple-cause mortality data," </w:t>
      </w:r>
      <w:r w:rsidRPr="00C83EC6">
        <w:rPr>
          <w:i/>
        </w:rPr>
        <w:t xml:space="preserve">American journal of respiratory and critical care medicine, </w:t>
      </w:r>
      <w:r w:rsidRPr="00C83EC6">
        <w:t>vol. 156, pp. 814-818, 1997.</w:t>
      </w:r>
    </w:p>
    <w:p w:rsidR="00C83EC6" w:rsidRPr="00C83EC6" w:rsidRDefault="00C83EC6" w:rsidP="00C83EC6">
      <w:pPr>
        <w:pStyle w:val="EndNoteBibliography"/>
        <w:ind w:left="720" w:hanging="720"/>
      </w:pPr>
      <w:r w:rsidRPr="00C83EC6">
        <w:t>[6]</w:t>
      </w:r>
      <w:r w:rsidRPr="00C83EC6">
        <w:tab/>
        <w:t>C. Gordon, "Australian Bureau of Statistics, Multiple cause of death analysis. Publication 3319.0. 55.001," ed, 2003.</w:t>
      </w:r>
    </w:p>
    <w:p w:rsidR="00C83EC6" w:rsidRPr="00C83EC6" w:rsidRDefault="00C83EC6" w:rsidP="00C83EC6">
      <w:pPr>
        <w:pStyle w:val="EndNoteBibliography"/>
        <w:ind w:left="720" w:hanging="720"/>
      </w:pPr>
      <w:r w:rsidRPr="00C83EC6">
        <w:t>[7]</w:t>
      </w:r>
      <w:r w:rsidRPr="00C83EC6">
        <w:tab/>
        <w:t xml:space="preserve">S. Bah and M. M. Rahman, "Measures of multiple-cause mortality: a synthesis and a notational framework," </w:t>
      </w:r>
      <w:r w:rsidRPr="00C83EC6">
        <w:rPr>
          <w:i/>
        </w:rPr>
        <w:t xml:space="preserve">Genus, </w:t>
      </w:r>
      <w:r w:rsidRPr="00C83EC6">
        <w:t>vol. 65, pp. 29-43, 2009.</w:t>
      </w:r>
    </w:p>
    <w:p w:rsidR="00C83EC6" w:rsidRPr="00C83EC6" w:rsidRDefault="00C83EC6" w:rsidP="00C83EC6">
      <w:pPr>
        <w:pStyle w:val="EndNoteBibliography"/>
        <w:ind w:left="720" w:hanging="720"/>
      </w:pPr>
      <w:r w:rsidRPr="00C83EC6">
        <w:t>[8]</w:t>
      </w:r>
      <w:r w:rsidRPr="00C83EC6">
        <w:tab/>
        <w:t xml:space="preserve">W. H. Organization, </w:t>
      </w:r>
      <w:r w:rsidRPr="00C83EC6">
        <w:rPr>
          <w:i/>
        </w:rPr>
        <w:t>International statistical classification of diseases and related health problems</w:t>
      </w:r>
      <w:r w:rsidRPr="00C83EC6">
        <w:t xml:space="preserve"> vol. 1: World Health Organization, 2004.</w:t>
      </w:r>
    </w:p>
    <w:p w:rsidR="00C83EC6" w:rsidRPr="00C83EC6" w:rsidRDefault="00C83EC6" w:rsidP="00C83EC6">
      <w:pPr>
        <w:pStyle w:val="EndNoteBibliography"/>
        <w:ind w:left="720" w:hanging="720"/>
      </w:pPr>
      <w:r w:rsidRPr="00C83EC6">
        <w:t>[9]</w:t>
      </w:r>
      <w:r w:rsidRPr="00C83EC6">
        <w:tab/>
        <w:t xml:space="preserve">R. A. Israel, H. M. Rosenberg, and L. R. Curtin, "Analytical potential for multiple cause-of-death data," </w:t>
      </w:r>
      <w:r w:rsidRPr="00C83EC6">
        <w:rPr>
          <w:i/>
        </w:rPr>
        <w:t xml:space="preserve">American journal of epidemiology, </w:t>
      </w:r>
      <w:r w:rsidRPr="00C83EC6">
        <w:t>vol. 124, pp. 161-81, 1986.</w:t>
      </w:r>
    </w:p>
    <w:p w:rsidR="00C83EC6" w:rsidRPr="00C83EC6" w:rsidRDefault="00C83EC6" w:rsidP="00C83EC6">
      <w:pPr>
        <w:pStyle w:val="EndNoteBibliography"/>
        <w:ind w:left="720" w:hanging="720"/>
      </w:pPr>
      <w:r w:rsidRPr="00C83EC6">
        <w:t>[10]</w:t>
      </w:r>
      <w:r w:rsidRPr="00C83EC6">
        <w:tab/>
        <w:t xml:space="preserve">P. F. Brown, P. V. Desouza, R. L. Mercer, V. J. D. Pietra, and J. C. Lai, "Class-based n-gram models of natural language," </w:t>
      </w:r>
      <w:r w:rsidRPr="00C83EC6">
        <w:rPr>
          <w:i/>
        </w:rPr>
        <w:t xml:space="preserve">Computational linguistics, </w:t>
      </w:r>
      <w:r w:rsidRPr="00C83EC6">
        <w:t>vol. 18, pp. 467-479, 1992.</w:t>
      </w:r>
    </w:p>
    <w:p w:rsidR="00C83EC6" w:rsidRPr="00C83EC6" w:rsidRDefault="00C83EC6" w:rsidP="00C83EC6">
      <w:pPr>
        <w:pStyle w:val="EndNoteBibliography"/>
        <w:ind w:left="720" w:hanging="720"/>
      </w:pPr>
      <w:r w:rsidRPr="00C83EC6">
        <w:t>[11]</w:t>
      </w:r>
      <w:r w:rsidRPr="00C83EC6">
        <w:tab/>
        <w:t xml:space="preserve">A. Pak and P. Paroubek, "Twitter as a Corpus for Sentiment Analysis and Opinion Mining," in </w:t>
      </w:r>
      <w:r w:rsidRPr="00C83EC6">
        <w:rPr>
          <w:i/>
        </w:rPr>
        <w:t>LREc</w:t>
      </w:r>
      <w:r w:rsidRPr="00C83EC6">
        <w:t>, 2010.</w:t>
      </w:r>
    </w:p>
    <w:p w:rsidR="00C83EC6" w:rsidRPr="00C83EC6" w:rsidRDefault="00C83EC6" w:rsidP="00C83EC6">
      <w:pPr>
        <w:pStyle w:val="EndNoteBibliography"/>
        <w:ind w:left="720" w:hanging="720"/>
      </w:pPr>
      <w:r w:rsidRPr="00C83EC6">
        <w:t>[12]</w:t>
      </w:r>
      <w:r w:rsidRPr="00C83EC6">
        <w:tab/>
        <w:t xml:space="preserve">B. J. Marafino, J. M. Davies, N. S. Bardach, M. L. Dean, R. A. Dudley, and J. Boscardin, "N-gram support vector machines for scalable procedure and diagnosis classification, with applications to clinical free text data from the intensive care unit," </w:t>
      </w:r>
      <w:r w:rsidRPr="00C83EC6">
        <w:rPr>
          <w:i/>
        </w:rPr>
        <w:t xml:space="preserve">Journal of the American Medical Informatics Association, </w:t>
      </w:r>
      <w:r w:rsidRPr="00C83EC6">
        <w:t>vol. 21, pp. 871-875, 2014.</w:t>
      </w:r>
    </w:p>
    <w:p w:rsidR="00C83EC6" w:rsidRPr="00C83EC6" w:rsidRDefault="00C83EC6" w:rsidP="00C83EC6">
      <w:pPr>
        <w:pStyle w:val="EndNoteBibliography"/>
        <w:ind w:left="720" w:hanging="720"/>
      </w:pPr>
      <w:r w:rsidRPr="00C83EC6">
        <w:t>[13]</w:t>
      </w:r>
      <w:r w:rsidRPr="00C83EC6">
        <w:tab/>
        <w:t xml:space="preserve">V. Kešelj, F. Peng, N. Cercone, and C. Thomas, "N-gram-based author profiles for authorship attribution," in </w:t>
      </w:r>
      <w:r w:rsidRPr="00C83EC6">
        <w:rPr>
          <w:i/>
        </w:rPr>
        <w:t>Proceedings of the conference pacific association for computational linguistics, PACLING</w:t>
      </w:r>
      <w:r w:rsidRPr="00C83EC6">
        <w:t>, 2003, pp. 255-264.</w:t>
      </w:r>
    </w:p>
    <w:p w:rsidR="00C83EC6" w:rsidRPr="00C83EC6" w:rsidRDefault="00C83EC6" w:rsidP="00C83EC6">
      <w:pPr>
        <w:pStyle w:val="EndNoteBibliography"/>
        <w:ind w:left="720" w:hanging="720"/>
      </w:pPr>
      <w:r w:rsidRPr="00C83EC6">
        <w:t>[14]</w:t>
      </w:r>
      <w:r w:rsidRPr="00C83EC6">
        <w:tab/>
        <w:t xml:space="preserve">A. Tomović, P. Janičić, and V. Kešelj, "n-Gram-based classification and unsupervised hierarchical clustering of genome sequences," </w:t>
      </w:r>
      <w:r w:rsidRPr="00C83EC6">
        <w:rPr>
          <w:i/>
        </w:rPr>
        <w:t xml:space="preserve">Computer methods and programs in biomedicine, </w:t>
      </w:r>
      <w:r w:rsidRPr="00C83EC6">
        <w:t>vol. 81, pp. 137-153, 2006.</w:t>
      </w:r>
    </w:p>
    <w:p w:rsidR="00C83EC6" w:rsidRPr="00C83EC6" w:rsidRDefault="00C83EC6" w:rsidP="00C83EC6">
      <w:pPr>
        <w:pStyle w:val="EndNoteBibliography"/>
        <w:ind w:left="720" w:hanging="720"/>
      </w:pPr>
      <w:r w:rsidRPr="00C83EC6">
        <w:t>[15]</w:t>
      </w:r>
      <w:r w:rsidRPr="00C83EC6">
        <w:tab/>
        <w:t xml:space="preserve">B. Wajid and E. Serpedin, "Review of general algorithmic features for genome assemblers for next generation sequencers," </w:t>
      </w:r>
      <w:r w:rsidRPr="00C83EC6">
        <w:rPr>
          <w:i/>
        </w:rPr>
        <w:t xml:space="preserve">Genomics, proteomics &amp; bioinformatics, </w:t>
      </w:r>
      <w:r w:rsidRPr="00C83EC6">
        <w:t>vol. 10, pp. 58-73, 2012.</w:t>
      </w:r>
    </w:p>
    <w:p w:rsidR="00C83EC6" w:rsidRPr="00C83EC6" w:rsidRDefault="00C83EC6" w:rsidP="00C83EC6">
      <w:pPr>
        <w:pStyle w:val="EndNoteBibliography"/>
        <w:ind w:left="720" w:hanging="720"/>
      </w:pPr>
      <w:r w:rsidRPr="00C83EC6">
        <w:t>[16]</w:t>
      </w:r>
      <w:r w:rsidRPr="00C83EC6">
        <w:tab/>
        <w:t xml:space="preserve">J. Dean and S. Ghemawat, "MapReduce: simplified data processing on large clusters," </w:t>
      </w:r>
      <w:r w:rsidRPr="00C83EC6">
        <w:rPr>
          <w:i/>
        </w:rPr>
        <w:t xml:space="preserve">Communications of the ACM, </w:t>
      </w:r>
      <w:r w:rsidRPr="00C83EC6">
        <w:t>vol. 51, pp. 107-113, 2008.</w:t>
      </w:r>
    </w:p>
    <w:p w:rsidR="00C83EC6" w:rsidRPr="00C83EC6" w:rsidRDefault="00C83EC6" w:rsidP="00C83EC6">
      <w:pPr>
        <w:pStyle w:val="EndNoteBibliography"/>
        <w:ind w:left="720" w:hanging="720"/>
      </w:pPr>
      <w:r w:rsidRPr="00C83EC6">
        <w:t>[17]</w:t>
      </w:r>
      <w:r w:rsidRPr="00C83EC6">
        <w:tab/>
        <w:t xml:space="preserve">Y. Park and M. Kellis, "Deep learning for regulatory genomics," </w:t>
      </w:r>
      <w:r w:rsidRPr="00C83EC6">
        <w:rPr>
          <w:i/>
        </w:rPr>
        <w:t xml:space="preserve">Nat Biotechnol, </w:t>
      </w:r>
      <w:r w:rsidRPr="00C83EC6">
        <w:t>vol. 33, pp. 825-6, 2015.</w:t>
      </w:r>
    </w:p>
    <w:p w:rsidR="00C83EC6" w:rsidRPr="00C83EC6" w:rsidRDefault="00C83EC6" w:rsidP="00C83EC6">
      <w:pPr>
        <w:pStyle w:val="EndNoteBibliography"/>
        <w:ind w:left="720" w:hanging="720"/>
      </w:pPr>
      <w:r w:rsidRPr="00C83EC6">
        <w:t>[18]</w:t>
      </w:r>
      <w:r w:rsidRPr="00C83EC6">
        <w:tab/>
        <w:t>H. R. Hassanzadeh and M. D. Wang, "DeeperBind: Enhancing Prediction of Sequence Specificities of DNA Binding Proteins," presented at the Bioinformatics and Biomedicine (BIBM), 2016 IEEE International Conference on, 2016.</w:t>
      </w:r>
    </w:p>
    <w:p w:rsidR="00C83EC6" w:rsidRPr="00C83EC6" w:rsidRDefault="00C83EC6" w:rsidP="00C83EC6">
      <w:pPr>
        <w:pStyle w:val="EndNoteBibliography"/>
        <w:ind w:left="720" w:hanging="720"/>
      </w:pPr>
      <w:r w:rsidRPr="00C83EC6">
        <w:t>[19]</w:t>
      </w:r>
      <w:r w:rsidRPr="00C83EC6">
        <w:tab/>
        <w:t xml:space="preserve">B. Alipanahi, A. Delong, M. T. Weirauch, and B. J. Frey, "Predicting the sequence specificities of DNA-and RNA-binding proteins by deep learning," </w:t>
      </w:r>
      <w:r w:rsidRPr="00C83EC6">
        <w:rPr>
          <w:i/>
        </w:rPr>
        <w:t xml:space="preserve">Nature biotechnology, </w:t>
      </w:r>
      <w:r w:rsidRPr="00C83EC6">
        <w:t>vol. 33, pp. 831-838, 2015.</w:t>
      </w:r>
    </w:p>
    <w:p w:rsidR="00C83EC6" w:rsidRPr="00C83EC6" w:rsidRDefault="00C83EC6" w:rsidP="00C83EC6">
      <w:pPr>
        <w:pStyle w:val="EndNoteBibliography"/>
        <w:ind w:left="720" w:hanging="720"/>
      </w:pPr>
      <w:r w:rsidRPr="00C83EC6">
        <w:t>[20]</w:t>
      </w:r>
      <w:r w:rsidRPr="00C83EC6">
        <w:tab/>
        <w:t xml:space="preserve">S. Hochreiter and J. Schmidhuber, "Long short-term memory," </w:t>
      </w:r>
      <w:r w:rsidRPr="00C83EC6">
        <w:rPr>
          <w:i/>
        </w:rPr>
        <w:t xml:space="preserve">Neural computation, </w:t>
      </w:r>
      <w:r w:rsidRPr="00C83EC6">
        <w:t>vol. 9, pp. 1735-1780, 1997.</w:t>
      </w:r>
    </w:p>
    <w:p w:rsidR="00C83EC6" w:rsidRPr="00C83EC6" w:rsidRDefault="00C83EC6" w:rsidP="00C83EC6">
      <w:pPr>
        <w:pStyle w:val="EndNoteBibliography"/>
        <w:ind w:left="720" w:hanging="720"/>
      </w:pPr>
      <w:r w:rsidRPr="00C83EC6">
        <w:t>[21]</w:t>
      </w:r>
      <w:r w:rsidRPr="00C83EC6">
        <w:tab/>
        <w:t xml:space="preserve">L. v. d. Maaten and G. Hinton, "Visualizing data using t-SNE," </w:t>
      </w:r>
      <w:r w:rsidRPr="00C83EC6">
        <w:rPr>
          <w:i/>
        </w:rPr>
        <w:t xml:space="preserve">Journal of Machine Learning Research, </w:t>
      </w:r>
      <w:r w:rsidRPr="00C83EC6">
        <w:t>vol. 9, pp. 2579-2605, 2008.</w:t>
      </w:r>
    </w:p>
    <w:p w:rsidR="00C2692F" w:rsidRPr="007A28F1" w:rsidRDefault="00DE7DE9" w:rsidP="00C83EC6">
      <w:pPr>
        <w:pStyle w:val="References"/>
        <w:numPr>
          <w:ilvl w:val="0"/>
          <w:numId w:val="0"/>
        </w:numPr>
      </w:pPr>
      <w:r>
        <w:fldChar w:fldCharType="end"/>
      </w:r>
    </w:p>
    <w:sectPr w:rsidR="00C2692F" w:rsidRPr="007A28F1"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0BE5" w:rsidRDefault="00FB0BE5">
      <w:r>
        <w:separator/>
      </w:r>
    </w:p>
  </w:endnote>
  <w:endnote w:type="continuationSeparator" w:id="0">
    <w:p w:rsidR="00FB0BE5" w:rsidRDefault="00FB0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0BE5" w:rsidRDefault="00FB0BE5"/>
  </w:footnote>
  <w:footnote w:type="continuationSeparator" w:id="0">
    <w:p w:rsidR="00FB0BE5" w:rsidRDefault="00FB0BE5">
      <w:r>
        <w:continuationSeparator/>
      </w:r>
    </w:p>
  </w:footnote>
  <w:footnote w:id="1">
    <w:p w:rsidR="001D0236" w:rsidRDefault="001D0236"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1D0236" w:rsidRDefault="001D0236"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rsidR="001D0236" w:rsidRDefault="001D0236"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1D0236" w:rsidRDefault="001D0236"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C2692F" w:rsidRDefault="001D0236"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2000F2A4"/>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tNaAHuVhhE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70A1B"/>
    <w:rsid w:val="00077A38"/>
    <w:rsid w:val="00095DB7"/>
    <w:rsid w:val="0009668C"/>
    <w:rsid w:val="000B33FC"/>
    <w:rsid w:val="000F29FD"/>
    <w:rsid w:val="00103BB7"/>
    <w:rsid w:val="00131D00"/>
    <w:rsid w:val="00140EA2"/>
    <w:rsid w:val="0015028E"/>
    <w:rsid w:val="00150624"/>
    <w:rsid w:val="00184CBD"/>
    <w:rsid w:val="001A13E6"/>
    <w:rsid w:val="001D0236"/>
    <w:rsid w:val="0024063A"/>
    <w:rsid w:val="002408F5"/>
    <w:rsid w:val="00270A8C"/>
    <w:rsid w:val="00277CBA"/>
    <w:rsid w:val="002B1D2D"/>
    <w:rsid w:val="002E1C71"/>
    <w:rsid w:val="002E781C"/>
    <w:rsid w:val="00316BF5"/>
    <w:rsid w:val="00327E44"/>
    <w:rsid w:val="003967E8"/>
    <w:rsid w:val="003A5993"/>
    <w:rsid w:val="003D6FB4"/>
    <w:rsid w:val="003E4BB5"/>
    <w:rsid w:val="003E7634"/>
    <w:rsid w:val="00411BBD"/>
    <w:rsid w:val="004174DF"/>
    <w:rsid w:val="00430366"/>
    <w:rsid w:val="00442D0D"/>
    <w:rsid w:val="004B00EA"/>
    <w:rsid w:val="004B4919"/>
    <w:rsid w:val="004C0679"/>
    <w:rsid w:val="0054509B"/>
    <w:rsid w:val="00546F2D"/>
    <w:rsid w:val="00587EBA"/>
    <w:rsid w:val="005B52A1"/>
    <w:rsid w:val="005C14C0"/>
    <w:rsid w:val="006350B6"/>
    <w:rsid w:val="00692B96"/>
    <w:rsid w:val="006B7F35"/>
    <w:rsid w:val="006C5653"/>
    <w:rsid w:val="006E4421"/>
    <w:rsid w:val="0072340F"/>
    <w:rsid w:val="0078326C"/>
    <w:rsid w:val="007A6891"/>
    <w:rsid w:val="007C48BD"/>
    <w:rsid w:val="007C713D"/>
    <w:rsid w:val="007F61BC"/>
    <w:rsid w:val="0080390D"/>
    <w:rsid w:val="00866A33"/>
    <w:rsid w:val="00866F05"/>
    <w:rsid w:val="008A0045"/>
    <w:rsid w:val="008D7ABF"/>
    <w:rsid w:val="008F08DE"/>
    <w:rsid w:val="008F3F95"/>
    <w:rsid w:val="009027E2"/>
    <w:rsid w:val="00925E1D"/>
    <w:rsid w:val="00926768"/>
    <w:rsid w:val="00927FF9"/>
    <w:rsid w:val="009570C0"/>
    <w:rsid w:val="0098250C"/>
    <w:rsid w:val="00983A75"/>
    <w:rsid w:val="009D197E"/>
    <w:rsid w:val="00A150E3"/>
    <w:rsid w:val="00A35672"/>
    <w:rsid w:val="00A379E4"/>
    <w:rsid w:val="00A45922"/>
    <w:rsid w:val="00A54191"/>
    <w:rsid w:val="00A75B66"/>
    <w:rsid w:val="00A94354"/>
    <w:rsid w:val="00AA18B9"/>
    <w:rsid w:val="00AB3245"/>
    <w:rsid w:val="00AC7CDC"/>
    <w:rsid w:val="00B1450A"/>
    <w:rsid w:val="00B75E06"/>
    <w:rsid w:val="00C2692F"/>
    <w:rsid w:val="00C578F8"/>
    <w:rsid w:val="00C83EC6"/>
    <w:rsid w:val="00C92278"/>
    <w:rsid w:val="00CC4057"/>
    <w:rsid w:val="00D01553"/>
    <w:rsid w:val="00D5304F"/>
    <w:rsid w:val="00D90EAB"/>
    <w:rsid w:val="00DB5472"/>
    <w:rsid w:val="00DE7DE9"/>
    <w:rsid w:val="00E5442C"/>
    <w:rsid w:val="00E70141"/>
    <w:rsid w:val="00E91A13"/>
    <w:rsid w:val="00EA58F8"/>
    <w:rsid w:val="00EA67E4"/>
    <w:rsid w:val="00EC0C6A"/>
    <w:rsid w:val="00EC5A50"/>
    <w:rsid w:val="00EE7FED"/>
    <w:rsid w:val="00F016FD"/>
    <w:rsid w:val="00F01750"/>
    <w:rsid w:val="00F415B1"/>
    <w:rsid w:val="00F71126"/>
    <w:rsid w:val="00F76A64"/>
    <w:rsid w:val="00F852C6"/>
    <w:rsid w:val="00FA2851"/>
    <w:rsid w:val="00FB0BE5"/>
    <w:rsid w:val="00FB7D45"/>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3AEC7F"/>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715FEF-80CF-4CF0-9573-801326D9C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892</TotalTime>
  <Pages>4</Pages>
  <Words>4217</Words>
  <Characters>2403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School</cp:lastModifiedBy>
  <cp:revision>72</cp:revision>
  <cp:lastPrinted>2017-02-19T16:58:00Z</cp:lastPrinted>
  <dcterms:created xsi:type="dcterms:W3CDTF">2017-02-17T15:21:00Z</dcterms:created>
  <dcterms:modified xsi:type="dcterms:W3CDTF">2017-02-20T05:22:00Z</dcterms:modified>
</cp:coreProperties>
</file>